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006773">
      <w:pPr>
        <w:ind w:leftChars="-100" w:left="-240" w:rightChars="-100" w:right="-240"/>
        <w:jc w:val="center"/>
        <w:rPr>
          <w:b/>
          <w:bCs/>
          <w:sz w:val="44"/>
          <w:szCs w:val="44"/>
        </w:rPr>
      </w:pPr>
      <w:r>
        <w:rPr>
          <w:b/>
          <w:sz w:val="44"/>
          <w:szCs w:val="44"/>
        </w:rPr>
        <w:t>UNDERGRADUATE THESIS</w:t>
      </w:r>
    </w:p>
    <w:p w:rsidR="00A50C98" w:rsidRDefault="00A50C98" w:rsidP="00520764"/>
    <w:p w:rsidR="00520764" w:rsidRPr="00FC642A" w:rsidRDefault="00E12876" w:rsidP="00006773">
      <w:pPr>
        <w:ind w:firstLineChars="1500" w:firstLine="360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r w:rsidRPr="003867A2">
        <w:rPr>
          <w:bCs/>
          <w:sz w:val="32"/>
          <w:szCs w:val="32"/>
        </w:rPr>
        <w:t>Hefei University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604DDA">
      <w:pPr>
        <w:spacing w:line="440" w:lineRule="exact"/>
        <w:ind w:firstLineChars="100" w:firstLine="240"/>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D039F4">
      <w:pPr>
        <w:spacing w:beforeLines="100" w:before="312" w:line="440" w:lineRule="exac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C414C6">
          <w:rPr>
            <w:webHidden/>
          </w:rPr>
          <w:t>1</w:t>
        </w:r>
        <w:r w:rsidR="00E41FD0">
          <w:rPr>
            <w:webHidden/>
          </w:rPr>
          <w:fldChar w:fldCharType="end"/>
        </w:r>
      </w:hyperlink>
    </w:p>
    <w:p w:rsidR="00E41FD0" w:rsidRDefault="003529D2"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3529D2"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3529D2"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733B87">
          <w:rPr>
            <w:rStyle w:val="a5"/>
            <w:noProof/>
          </w:rPr>
          <w:t>光学</w:t>
        </w:r>
        <w:r w:rsidR="00E41FD0" w:rsidRPr="0037642A">
          <w:rPr>
            <w:rStyle w:val="a5"/>
            <w:noProof/>
          </w:rPr>
          <w:t>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C414C6">
          <w:rPr>
            <w:noProof/>
            <w:webHidden/>
          </w:rPr>
          <w:t>2</w:t>
        </w:r>
        <w:r w:rsidR="00E41FD0">
          <w:rPr>
            <w:noProof/>
            <w:webHidden/>
          </w:rPr>
          <w:fldChar w:fldCharType="end"/>
        </w:r>
      </w:hyperlink>
    </w:p>
    <w:p w:rsidR="00E41FD0" w:rsidRDefault="003529D2"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C414C6">
          <w:rPr>
            <w:noProof/>
            <w:webHidden/>
          </w:rPr>
          <w:t>3</w:t>
        </w:r>
        <w:r w:rsidR="00E41FD0">
          <w:rPr>
            <w:noProof/>
            <w:webHidden/>
          </w:rPr>
          <w:fldChar w:fldCharType="end"/>
        </w:r>
      </w:hyperlink>
    </w:p>
    <w:p w:rsidR="00E41FD0" w:rsidRDefault="003529D2"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C414C6">
          <w:rPr>
            <w:noProof/>
            <w:webHidden/>
          </w:rPr>
          <w:t>4</w:t>
        </w:r>
        <w:r w:rsidR="00E41FD0">
          <w:rPr>
            <w:noProof/>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C414C6">
          <w:rPr>
            <w:webHidden/>
          </w:rPr>
          <w:t>5</w:t>
        </w:r>
        <w:r w:rsidR="00E41FD0">
          <w:rPr>
            <w:webHidden/>
          </w:rPr>
          <w:fldChar w:fldCharType="end"/>
        </w:r>
      </w:hyperlink>
    </w:p>
    <w:p w:rsidR="00E41FD0" w:rsidRDefault="003529D2"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C414C6">
          <w:rPr>
            <w:noProof/>
            <w:webHidden/>
          </w:rPr>
          <w:t>5</w:t>
        </w:r>
        <w:r w:rsidR="00E41FD0">
          <w:rPr>
            <w:noProof/>
            <w:webHidden/>
          </w:rPr>
          <w:fldChar w:fldCharType="end"/>
        </w:r>
      </w:hyperlink>
    </w:p>
    <w:p w:rsidR="00E41FD0" w:rsidRDefault="003529D2"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C414C6">
          <w:rPr>
            <w:noProof/>
            <w:webHidden/>
          </w:rPr>
          <w:t>7</w:t>
        </w:r>
        <w:r w:rsidR="00E41FD0">
          <w:rPr>
            <w:noProof/>
            <w:webHidden/>
          </w:rPr>
          <w:fldChar w:fldCharType="end"/>
        </w:r>
      </w:hyperlink>
    </w:p>
    <w:p w:rsidR="00E41FD0" w:rsidRDefault="003529D2"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3529D2"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C414C6">
          <w:rPr>
            <w:webHidden/>
          </w:rPr>
          <w:t>9</w:t>
        </w:r>
        <w:r w:rsidR="00E41FD0">
          <w:rPr>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C414C6">
          <w:rPr>
            <w:webHidden/>
          </w:rPr>
          <w:t>10</w:t>
        </w:r>
        <w:r w:rsidR="00E41FD0">
          <w:rPr>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C414C6">
          <w:rPr>
            <w:webHidden/>
          </w:rPr>
          <w:t>11</w:t>
        </w:r>
        <w:r w:rsidR="00E41FD0">
          <w:rPr>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C414C6">
          <w:rPr>
            <w:webHidden/>
          </w:rPr>
          <w:t>12</w:t>
        </w:r>
        <w:r w:rsidR="00E41FD0">
          <w:rPr>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C414C6">
          <w:rPr>
            <w:webHidden/>
          </w:rPr>
          <w:t>13</w:t>
        </w:r>
        <w:r w:rsidR="00E41FD0">
          <w:rPr>
            <w:webHidden/>
          </w:rPr>
          <w:fldChar w:fldCharType="end"/>
        </w:r>
      </w:hyperlink>
    </w:p>
    <w:p w:rsidR="00E41FD0" w:rsidRDefault="003529D2">
      <w:pPr>
        <w:pStyle w:val="1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C414C6">
          <w:rPr>
            <w:webHidden/>
          </w:rPr>
          <w:t>14</w:t>
        </w:r>
        <w:r w:rsidR="00E41FD0">
          <w:rPr>
            <w:webHidden/>
          </w:rPr>
          <w:fldChar w:fldCharType="end"/>
        </w:r>
      </w:hyperlink>
    </w:p>
    <w:p w:rsidR="00E41FD0" w:rsidRDefault="003529D2">
      <w:pPr>
        <w:pStyle w:val="1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C414C6">
          <w:rPr>
            <w:webHidden/>
          </w:rPr>
          <w:t>15</w:t>
        </w:r>
        <w:r w:rsidR="00E41FD0">
          <w:rPr>
            <w:webHidden/>
          </w:rPr>
          <w:fldChar w:fldCharType="end"/>
        </w:r>
      </w:hyperlink>
    </w:p>
    <w:p w:rsidR="00E41FD0" w:rsidRDefault="003529D2">
      <w:pPr>
        <w:pStyle w:val="1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C414C6">
          <w:rPr>
            <w:webHidden/>
          </w:rPr>
          <w:t>16</w:t>
        </w:r>
        <w:r w:rsidR="00E41FD0">
          <w:rPr>
            <w:webHidden/>
          </w:rPr>
          <w:fldChar w:fldCharType="end"/>
        </w:r>
      </w:hyperlink>
    </w:p>
    <w:p w:rsidR="00E41FD0" w:rsidRDefault="003529D2">
      <w:pPr>
        <w:pStyle w:val="1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C414C6">
          <w:rPr>
            <w:webHidden/>
          </w:rPr>
          <w:t>17</w:t>
        </w:r>
        <w:r w:rsidR="00E41FD0">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BA6D1B" w:rsidRDefault="00BA6D1B" w:rsidP="00BA6D1B">
      <w:pPr>
        <w:pStyle w:val="Afc"/>
        <w:ind w:firstLine="480"/>
      </w:pPr>
      <w:r>
        <w:t>TO</w:t>
      </w:r>
      <w:r>
        <w:rPr>
          <w:rFonts w:hint="eastAsia"/>
        </w:rPr>
        <w:t>-</w:t>
      </w:r>
      <w:r>
        <w:t>DO</w:t>
      </w:r>
      <w:r>
        <w:rPr>
          <w:rFonts w:hint="eastAsia"/>
        </w:rPr>
        <w:t>: 增加公式编号，检查图片和表格编号</w:t>
      </w:r>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lastRenderedPageBreak/>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r>
        <w:t>光学三维</w:t>
      </w:r>
      <w:r w:rsidR="00C8023B">
        <w:t>测量</w:t>
      </w:r>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3529D2" w:rsidRPr="00331DF5" w:rsidRDefault="003529D2"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D0FF6">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3529D2" w:rsidRPr="00331DF5" w:rsidRDefault="003529D2"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D0FF6">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0" w:name="_Toc9065202"/>
      <w:bookmarkStart w:id="51" w:name="_Toc9109015"/>
      <w:r>
        <w:rPr>
          <w:rFonts w:hint="eastAsia"/>
        </w:rPr>
        <w:t>数字莫尔三维测量方法过程</w:t>
      </w:r>
      <w:bookmarkEnd w:id="50"/>
      <w:bookmarkEnd w:id="51"/>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3529D2" w:rsidRPr="006D675D" w:rsidRDefault="003529D2"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D0FF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3529D2" w:rsidRPr="006D675D" w:rsidRDefault="003529D2"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3D0FF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2" w:name="_Toc9065203"/>
    </w:p>
    <w:p w:rsidR="00374CD2" w:rsidRDefault="00374CD2" w:rsidP="00374CD2">
      <w:pPr>
        <w:pStyle w:val="2"/>
        <w:spacing w:before="156" w:after="156"/>
      </w:pPr>
      <w:bookmarkStart w:id="53" w:name="_Toc9109016"/>
      <w:r>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3529D2" w:rsidRPr="00B34F69" w:rsidRDefault="003D0FF6"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3529D2" w:rsidRPr="00B34F69" w:rsidRDefault="003D0FF6" w:rsidP="00374CD2">
                      <w:pPr>
                        <w:pStyle w:val="af0"/>
                        <w:spacing w:before="156" w:after="156"/>
                        <w:rPr>
                          <w:rFonts w:eastAsia="黑体" w:cs="Times New Roman"/>
                          <w:noProof/>
                        </w:rPr>
                      </w:pPr>
                      <w:r>
                        <w:rPr>
                          <w:rFonts w:hint="eastAsia"/>
                        </w:rPr>
                        <w:t>(b)</w:t>
                      </w:r>
                    </w:p>
                  </w:txbxContent>
                </v:textbox>
                <w10:wrap type="topAndBottom"/>
              </v:shape>
            </w:pict>
          </mc:Fallback>
        </mc:AlternateContent>
      </w:r>
      <w:r>
        <w:rPr>
          <w:noProof/>
        </w:rPr>
        <w:drawing>
          <wp:anchor distT="0" distB="0" distL="114300" distR="114300" simplePos="0" relativeHeight="251638272" behindDoc="0" locked="0" layoutInCell="1" allowOverlap="1" wp14:anchorId="2DE94B9F" wp14:editId="6A06F0CB">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3529D2" w:rsidRPr="00177BDF" w:rsidRDefault="003D0FF6"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3529D2" w:rsidRPr="00177BDF" w:rsidRDefault="003D0FF6"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2"/>
      <w:bookmarkEnd w:id="53"/>
    </w:p>
    <w:p w:rsidR="00806A1B" w:rsidRPr="008D768D" w:rsidRDefault="00374CD2" w:rsidP="00374CD2">
      <w:pPr>
        <w:pStyle w:val="Afc"/>
        <w:ind w:firstLine="480"/>
      </w:pPr>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3529D2" w:rsidRPr="007114A5" w:rsidRDefault="003529D2" w:rsidP="001E4A0E">
                            <w:pPr>
                              <w:pStyle w:val="af0"/>
                              <w:spacing w:before="156" w:after="156"/>
                              <w:rPr>
                                <w:rFonts w:eastAsia="黑体" w:cs="Times New Roman"/>
                                <w:noProof/>
                              </w:rPr>
                            </w:pPr>
                            <w:r>
                              <w:rPr>
                                <w:rFonts w:hint="eastAsia"/>
                              </w:rPr>
                              <w:t>图</w:t>
                            </w:r>
                            <w:r>
                              <w:rPr>
                                <w:rFonts w:hint="eastAsia"/>
                              </w:rPr>
                              <w:t>3</w:t>
                            </w:r>
                            <w:r>
                              <w:t>数字莫尔三维测量方法的应用：</w:t>
                            </w:r>
                            <w:r w:rsidR="003D0FF6">
                              <w:rPr>
                                <w:rFonts w:hint="eastAsia"/>
                              </w:rPr>
                              <w:t>a)</w:t>
                            </w:r>
                            <w:r>
                              <w:t>杭州先</w:t>
                            </w:r>
                            <w:r>
                              <w:rPr>
                                <w:rFonts w:hint="eastAsia"/>
                              </w:rPr>
                              <w:t>临三维科技有限公司的基于光栅光学的三维扫描仪；</w:t>
                            </w:r>
                            <w:r w:rsidR="003D0FF6">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55pt;margin-top:37.7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3529D2" w:rsidRPr="007114A5" w:rsidRDefault="003529D2" w:rsidP="001E4A0E">
                      <w:pPr>
                        <w:pStyle w:val="af0"/>
                        <w:spacing w:before="156" w:after="156"/>
                        <w:rPr>
                          <w:rFonts w:eastAsia="黑体" w:cs="Times New Roman"/>
                          <w:noProof/>
                        </w:rPr>
                      </w:pPr>
                      <w:r>
                        <w:rPr>
                          <w:rFonts w:hint="eastAsia"/>
                        </w:rPr>
                        <w:t>图</w:t>
                      </w:r>
                      <w:r>
                        <w:rPr>
                          <w:rFonts w:hint="eastAsia"/>
                        </w:rPr>
                        <w:t>3</w:t>
                      </w:r>
                      <w:r>
                        <w:t>数字莫尔三维测量方法的应用：</w:t>
                      </w:r>
                      <w:r w:rsidR="003D0FF6">
                        <w:rPr>
                          <w:rFonts w:hint="eastAsia"/>
                        </w:rPr>
                        <w:t>a)</w:t>
                      </w:r>
                      <w:r>
                        <w:t>杭州先</w:t>
                      </w:r>
                      <w:r>
                        <w:rPr>
                          <w:rFonts w:hint="eastAsia"/>
                        </w:rPr>
                        <w:t>临三维科技有限公司的基于光栅光学的三维扫描仪；</w:t>
                      </w:r>
                      <w:r w:rsidR="003D0FF6">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w:t>
      </w:r>
      <w:r w:rsidR="00561A68">
        <w:lastRenderedPageBreak/>
        <w:t>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4" w:name="_Toc9065204"/>
      <w:bookmarkStart w:id="55" w:name="_Toc9109017"/>
      <w:r>
        <w:br w:type="page"/>
      </w:r>
    </w:p>
    <w:p w:rsidR="00756CCF" w:rsidRDefault="00756CCF" w:rsidP="00806A1B">
      <w:pPr>
        <w:pStyle w:val="1"/>
        <w:spacing w:before="312" w:after="312"/>
      </w:pPr>
      <w:r>
        <w:rPr>
          <w:rFonts w:hint="eastAsia"/>
        </w:rPr>
        <w:lastRenderedPageBreak/>
        <w:t>相位</w:t>
      </w:r>
      <w:r>
        <w:rPr>
          <w:rFonts w:hint="eastAsia"/>
        </w:rPr>
        <w:t>-</w:t>
      </w:r>
      <w:r>
        <w:rPr>
          <w:rFonts w:hint="eastAsia"/>
        </w:rPr>
        <w:t>高度对应关系</w:t>
      </w:r>
      <w:bookmarkEnd w:id="54"/>
      <w:bookmarkEnd w:id="55"/>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3529D2" w:rsidRPr="00F13856" w:rsidRDefault="003D0FF6"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3529D2" w:rsidRPr="00F13856" w:rsidRDefault="003D0FF6"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3529D2" w:rsidRPr="007E1BE0" w:rsidRDefault="003D0FF6"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3529D2" w:rsidRPr="007E1BE0" w:rsidRDefault="003D0FF6"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3529D2" w:rsidRPr="00940E79" w:rsidRDefault="003529D2"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sidR="003D0FF6">
                              <w:rPr>
                                <w:rFonts w:hint="eastAsia"/>
                              </w:rPr>
                              <w:t>a)</w:t>
                            </w:r>
                            <w:r>
                              <w:rPr>
                                <w:rFonts w:hint="eastAsia"/>
                              </w:rPr>
                              <w:t>不同周期；</w:t>
                            </w:r>
                            <w:r w:rsidR="003D0FF6">
                              <w:rPr>
                                <w:rFonts w:hint="eastAsia"/>
                              </w:rPr>
                              <w:t>b)</w:t>
                            </w:r>
                            <w:r>
                              <w:rPr>
                                <w:rFonts w:hint="eastAsia"/>
                              </w:rPr>
                              <w:t>成角度；</w:t>
                            </w:r>
                            <w:r w:rsidR="003D0FF6">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3529D2" w:rsidRPr="00940E79" w:rsidRDefault="003529D2"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sidR="003D0FF6">
                        <w:rPr>
                          <w:rFonts w:hint="eastAsia"/>
                        </w:rPr>
                        <w:t>a)</w:t>
                      </w:r>
                      <w:r>
                        <w:rPr>
                          <w:rFonts w:hint="eastAsia"/>
                        </w:rPr>
                        <w:t>不同周期；</w:t>
                      </w:r>
                      <w:r w:rsidR="003D0FF6">
                        <w:rPr>
                          <w:rFonts w:hint="eastAsia"/>
                        </w:rPr>
                        <w:t>b)</w:t>
                      </w:r>
                      <w:r>
                        <w:rPr>
                          <w:rFonts w:hint="eastAsia"/>
                        </w:rPr>
                        <w:t>成角度；</w:t>
                      </w:r>
                      <w:r w:rsidR="003D0FF6">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3529D2" w:rsidRPr="00477EF1" w:rsidRDefault="003D0FF6"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3529D2" w:rsidRPr="00477EF1" w:rsidRDefault="003D0FF6"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3529D2"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3529D2"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m:t>
                </m:r>
                <m:r>
                  <w:rPr>
                    <w:rFonts w:ascii="Cambria Math" w:hAnsi="Cambria Math"/>
                  </w:rPr>
                  <m:t>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023DD7" w:rsidP="00023DD7">
      <w:pPr>
        <w:pStyle w:val="Afc"/>
        <w:ind w:firstLine="480"/>
      </w:pPr>
      <w:r>
        <w:rPr>
          <w:rFonts w:hint="eastAsia"/>
        </w:rPr>
        <w:t>又可由，</w:t>
      </w:r>
    </w:p>
    <w:p w:rsidR="00023DD7" w:rsidRPr="00414526" w:rsidRDefault="006B022B" w:rsidP="006B022B">
      <w:pPr>
        <w:jc w:val="center"/>
      </w:pPr>
      <w:r>
        <w:rPr>
          <w:noProof/>
        </w:rPr>
        <w:drawing>
          <wp:anchor distT="0" distB="0" distL="114300" distR="114300" simplePos="0" relativeHeight="251651584" behindDoc="0" locked="0" layoutInCell="1" allowOverlap="1" wp14:anchorId="0BF0B557" wp14:editId="2C697517">
            <wp:simplePos x="0" y="0"/>
            <wp:positionH relativeFrom="column">
              <wp:posOffset>953770</wp:posOffset>
            </wp:positionH>
            <wp:positionV relativeFrom="paragraph">
              <wp:posOffset>-156845</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453390</wp:posOffset>
                </wp:positionH>
                <wp:positionV relativeFrom="paragraph">
                  <wp:posOffset>2472055</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3529D2" w:rsidRPr="00303F6F" w:rsidRDefault="003529D2"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35.7pt;margin-top:194.65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" stroked="f">
                <v:textbox style="mso-fit-shape-to-text:t" inset="0,0,0,0">
                  <w:txbxContent>
                    <w:p w:rsidR="003529D2" w:rsidRPr="00303F6F" w:rsidRDefault="003529D2"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lastRenderedPageBreak/>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3529D2"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3529D2"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6" w:name="_Toc9065206"/>
            <w:bookmarkStart w:id="57" w:name="_Toc9109019"/>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3529D2"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3529D2"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3529D2"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3529D2"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3529D2"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r>
        <w:rPr>
          <w:noProof/>
        </w:rPr>
        <w:drawing>
          <wp:anchor distT="0" distB="0" distL="114300" distR="114300" simplePos="0" relativeHeight="251686400" behindDoc="0" locked="0" layoutInCell="1" allowOverlap="1" wp14:anchorId="4ED22CCD" wp14:editId="700DA636">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6AE5B7A" wp14:editId="79F84CE1">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3529D2" w:rsidRPr="00EB179D" w:rsidRDefault="003529D2" w:rsidP="007E1134">
                            <w:pPr>
                              <w:pStyle w:val="af0"/>
                              <w:spacing w:before="156" w:after="156"/>
                              <w:rPr>
                                <w:rFonts w:eastAsia="宋体" w:cs="Times New Roman"/>
                                <w:b/>
                                <w:noProof/>
                              </w:rPr>
                            </w:pPr>
                            <w:r>
                              <w:rPr>
                                <w:rFonts w:hint="eastAsia"/>
                              </w:rPr>
                              <w:t>图</w:t>
                            </w:r>
                            <w:r>
                              <w:rPr>
                                <w:rFonts w:hint="eastAsia"/>
                              </w:rPr>
                              <w:t xml:space="preserve"> 6</w:t>
                            </w:r>
                            <w:r w:rsidR="003D0FF6">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3529D2" w:rsidRPr="00EB179D" w:rsidRDefault="003529D2" w:rsidP="007E1134">
                      <w:pPr>
                        <w:pStyle w:val="af0"/>
                        <w:spacing w:before="156" w:after="156"/>
                        <w:rPr>
                          <w:rFonts w:eastAsia="宋体" w:cs="Times New Roman"/>
                          <w:b/>
                          <w:noProof/>
                        </w:rPr>
                      </w:pPr>
                      <w:r>
                        <w:rPr>
                          <w:rFonts w:hint="eastAsia"/>
                        </w:rPr>
                        <w:t>图</w:t>
                      </w:r>
                      <w:r>
                        <w:rPr>
                          <w:rFonts w:hint="eastAsia"/>
                        </w:rPr>
                        <w:t xml:space="preserve"> 6</w:t>
                      </w:r>
                      <w:r w:rsidR="003D0FF6">
                        <w:rPr>
                          <w:rFonts w:hint="eastAsia"/>
                        </w:rPr>
                        <w:t>三角测量法几何关系</w:t>
                      </w:r>
                    </w:p>
                  </w:txbxContent>
                </v:textbox>
                <w10:wrap type="topAndBottom"/>
              </v:shape>
            </w:pict>
          </mc:Fallback>
        </mc:AlternateContent>
      </w:r>
      <w:r w:rsidR="00DA76D8">
        <w:rPr>
          <w:rFonts w:hint="eastAsia"/>
        </w:rPr>
        <w:t>三角测量法</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t>可得，</w:t>
      </w:r>
    </w:p>
    <w:p w:rsidR="00BA6D1B" w:rsidRPr="00BA6D1B" w:rsidRDefault="003529D2"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3529D2" w:rsidP="00BA6D1B">
      <w:pPr>
        <w:rPr>
          <w:rFonts w:hint="eastAsia"/>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AB</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rPr>
          <w:rFonts w:hint="eastAsia"/>
        </w:rPr>
      </w:pPr>
      <w:r>
        <w:rPr>
          <w:rFonts w:hint="eastAsia"/>
        </w:rPr>
        <w:lastRenderedPageBreak/>
        <w:t>带入TO-DO式，可得出待测点高度和相位之间的对应关系，</w:t>
      </w:r>
    </w:p>
    <w:p w:rsidR="003D0FF6" w:rsidRPr="003D0FF6" w:rsidRDefault="003D0FF6" w:rsidP="003D0FF6">
      <w:pPr>
        <w:rPr>
          <w:rFonts w:hint="eastAsia"/>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B</m:t>
                      </m:r>
                    </m:sub>
                  </m:sSub>
                </m:den>
              </m:f>
            </m:den>
          </m:f>
        </m:oMath>
      </m:oMathPara>
    </w:p>
    <w:p w:rsidR="003D0FF6" w:rsidRDefault="003D0FF6" w:rsidP="003D0FF6">
      <w:pPr>
        <w:pStyle w:val="Afc"/>
        <w:ind w:firstLine="480"/>
        <w:rPr>
          <w:rFonts w:hint="eastAsia"/>
        </w:rPr>
      </w:pPr>
      <w:r>
        <w:rPr>
          <w:noProof/>
        </w:rPr>
        <w:drawing>
          <wp:anchor distT="0" distB="0" distL="114300" distR="114300" simplePos="0" relativeHeight="251685376" behindDoc="0" locked="0" layoutInCell="1" allowOverlap="1" wp14:anchorId="60387DE6" wp14:editId="7242C93A">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72EACC3" wp14:editId="24A65D87">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3D0FF6" w:rsidRPr="003549D4" w:rsidRDefault="003D0FF6"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" stroked="f">
                <v:textbox style="mso-fit-shape-to-text:t" inset="0,0,0,0">
                  <w:txbxContent>
                    <w:p w:rsidR="003D0FF6" w:rsidRPr="003549D4" w:rsidRDefault="003D0FF6"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D5ECFB9" wp14:editId="5953B137">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3D0FF6" w:rsidRPr="00DC2170" w:rsidRDefault="003D0FF6"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3D0FF6" w:rsidRPr="00DC2170" w:rsidRDefault="003D0FF6"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7AC26FFB" wp14:editId="104EEAB2">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3D0FF6" w:rsidRPr="003D0FF6" w:rsidRDefault="003D0FF6"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fsHddG&#10;AgAAdAQAAA4AAAAAAAAAAAAAAAAALgIAAGRycy9lMm9Eb2MueG1sUEsBAi0AFAAGAAgAAAAhAM+0&#10;6IvgAAAACgEAAA8AAAAAAAAAAAAAAAAAoAQAAGRycy9kb3ducmV2LnhtbFBLBQYAAAAABAAEAPMA&#10;AACtBQAAAAA=&#10;" stroked="f">
                <v:textbox style="mso-fit-shape-to-text:t" inset="0,0,0,0">
                  <w:txbxContent>
                    <w:p w:rsidR="003D0FF6" w:rsidRPr="003D0FF6" w:rsidRDefault="003D0FF6"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3E8E618A" wp14:editId="7740D1C8">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L，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p>
    <w:p w:rsidR="003D0FF6" w:rsidRPr="003D0FF6" w:rsidRDefault="003D0FF6" w:rsidP="003D0FF6">
      <w:pPr>
        <w:pStyle w:val="Afc"/>
        <w:ind w:firstLine="480"/>
      </w:pPr>
      <w:r>
        <w:rPr>
          <w:rFonts w:hint="eastAsia"/>
        </w:rPr>
        <w:t>TODO:进一步解释相位和高度关系。</w:t>
      </w:r>
    </w:p>
    <w:bookmarkEnd w:id="56"/>
    <w:bookmarkEnd w:id="57"/>
    <w:p w:rsidR="00806A1B" w:rsidRPr="003D0FF6" w:rsidRDefault="00806A1B" w:rsidP="003D0FF6">
      <w:pPr>
        <w:pStyle w:val="2"/>
        <w:spacing w:before="156" w:after="156"/>
      </w:pPr>
      <w:r>
        <w:br w:type="page"/>
      </w:r>
    </w:p>
    <w:p w:rsidR="00756CCF" w:rsidRDefault="00756CCF" w:rsidP="003D0FF6">
      <w:pPr>
        <w:pStyle w:val="1"/>
        <w:spacing w:before="312" w:after="312"/>
      </w:pPr>
      <w:bookmarkStart w:id="58" w:name="_Toc9065209"/>
      <w:bookmarkStart w:id="59" w:name="_Toc9109022"/>
      <w:r>
        <w:rPr>
          <w:rFonts w:hint="eastAsia"/>
        </w:rPr>
        <w:lastRenderedPageBreak/>
        <w:t>实物系统校准</w:t>
      </w:r>
      <w:bookmarkEnd w:id="58"/>
      <w:bookmarkEnd w:id="59"/>
    </w:p>
    <w:p w:rsidR="00806A1B" w:rsidRDefault="00806A1B">
      <w:pPr>
        <w:widowControl/>
        <w:spacing w:line="240" w:lineRule="auto"/>
        <w:jc w:val="left"/>
        <w:rPr>
          <w:rFonts w:eastAsia="黑体"/>
          <w:b/>
          <w:sz w:val="32"/>
          <w:szCs w:val="32"/>
        </w:rPr>
      </w:pPr>
      <w:r>
        <w:br w:type="page"/>
      </w:r>
      <w:bookmarkStart w:id="60" w:name="_GoBack"/>
      <w:bookmarkEnd w:id="60"/>
    </w:p>
    <w:p w:rsidR="00756CCF" w:rsidRDefault="00756CCF" w:rsidP="00806A1B">
      <w:pPr>
        <w:pStyle w:val="1"/>
        <w:spacing w:before="312" w:after="312"/>
      </w:pPr>
      <w:bookmarkStart w:id="61" w:name="_Toc9065210"/>
      <w:bookmarkStart w:id="62" w:name="_Toc9109023"/>
      <w:r>
        <w:rPr>
          <w:rFonts w:hint="eastAsia"/>
        </w:rPr>
        <w:t>数字相移</w:t>
      </w:r>
      <w:bookmarkEnd w:id="61"/>
      <w:bookmarkEnd w:id="6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3" w:name="_Toc9065211"/>
      <w:bookmarkStart w:id="64" w:name="_Toc9109024"/>
      <w:r>
        <w:rPr>
          <w:rFonts w:hint="eastAsia"/>
        </w:rPr>
        <w:t>高频载波滤波</w:t>
      </w:r>
      <w:bookmarkEnd w:id="63"/>
      <w:bookmarkEnd w:id="6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5" w:name="_Toc9065212"/>
      <w:bookmarkStart w:id="66" w:name="_Toc9109025"/>
      <w:r>
        <w:rPr>
          <w:rFonts w:hint="eastAsia"/>
        </w:rPr>
        <w:t>相位提取展开</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13"/>
      <w:bookmarkStart w:id="68" w:name="_Toc9109026"/>
      <w:r>
        <w:rPr>
          <w:rFonts w:hint="eastAsia"/>
        </w:rPr>
        <w:t>实验过程和结果</w:t>
      </w:r>
      <w:bookmarkEnd w:id="67"/>
      <w:bookmarkEnd w:id="68"/>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69" w:name="_Toc9109027"/>
      <w:r w:rsidRPr="004F354C">
        <w:rPr>
          <w:rFonts w:hint="eastAsia"/>
        </w:rPr>
        <w:t>结论</w:t>
      </w:r>
      <w:bookmarkEnd w:id="69"/>
    </w:p>
    <w:p w:rsidR="00B3116B" w:rsidRPr="00BE3818" w:rsidRDefault="00B3116B" w:rsidP="00BE3818">
      <w:pPr>
        <w:pStyle w:val="C"/>
        <w:spacing w:before="156" w:after="468"/>
        <w:rPr>
          <w:sz w:val="24"/>
          <w:szCs w:val="24"/>
        </w:rPr>
      </w:pPr>
      <w:r>
        <w:br w:type="page"/>
      </w:r>
      <w:bookmarkStart w:id="70" w:name="_Toc9065215"/>
      <w:bookmarkStart w:id="71" w:name="_Toc9109028"/>
      <w:r w:rsidRPr="001D665D">
        <w:rPr>
          <w:rFonts w:hint="eastAsia"/>
        </w:rPr>
        <w:t>参考文献</w:t>
      </w:r>
      <w:bookmarkEnd w:id="70"/>
      <w:bookmarkEnd w:id="71"/>
      <w:r w:rsidRPr="001D665D">
        <w:rPr>
          <w:rFonts w:hint="eastAsia"/>
        </w:rPr>
        <w:t xml:space="preserve"> </w:t>
      </w:r>
    </w:p>
    <w:bookmarkStart w:id="72" w:name="_Ref291149155"/>
    <w:bookmarkStart w:id="73" w:name="_Ref291148972"/>
    <w:p w:rsidR="003D0FF6" w:rsidRPr="003D0FF6" w:rsidRDefault="00B616AA" w:rsidP="003D0FF6">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3D0FF6" w:rsidRPr="003D0FF6">
        <w:t>1.</w:t>
      </w:r>
      <w:r w:rsidR="003D0FF6" w:rsidRPr="003D0FF6">
        <w:tab/>
      </w:r>
      <w:r w:rsidR="003D0FF6" w:rsidRPr="003D0FF6">
        <w:t>蔡海云</w:t>
      </w:r>
      <w:r w:rsidR="003D0FF6" w:rsidRPr="003D0FF6">
        <w:t xml:space="preserve">, </w:t>
      </w:r>
      <w:r w:rsidR="003D0FF6" w:rsidRPr="003D0FF6">
        <w:rPr>
          <w:i/>
        </w:rPr>
        <w:t>三坐标机复杂曲线曲面轮廓度自适应评价方法的研究及软件开发</w:t>
      </w:r>
      <w:r w:rsidR="003D0FF6" w:rsidRPr="003D0FF6">
        <w:t xml:space="preserve">. 2000, </w:t>
      </w:r>
      <w:r w:rsidR="003D0FF6" w:rsidRPr="003D0FF6">
        <w:t>西安理工大学</w:t>
      </w:r>
      <w:r w:rsidR="003D0FF6" w:rsidRPr="003D0FF6">
        <w:t>.</w:t>
      </w:r>
    </w:p>
    <w:p w:rsidR="003D0FF6" w:rsidRPr="003D0FF6" w:rsidRDefault="003D0FF6" w:rsidP="003D0FF6">
      <w:pPr>
        <w:pStyle w:val="EndNoteBibliography"/>
        <w:ind w:left="720" w:hanging="720"/>
      </w:pPr>
      <w:r w:rsidRPr="003D0FF6">
        <w:t>2.</w:t>
      </w:r>
      <w:r w:rsidRPr="003D0FF6">
        <w:tab/>
      </w:r>
      <w:r w:rsidRPr="003D0FF6">
        <w:t>冯建</w:t>
      </w:r>
      <w:r w:rsidRPr="003D0FF6">
        <w:t xml:space="preserve">, </w:t>
      </w:r>
      <w:r w:rsidRPr="003D0FF6">
        <w:rPr>
          <w:i/>
        </w:rPr>
        <w:t>纳米三坐标机之高精度微型环境箱研制</w:t>
      </w:r>
      <w:r w:rsidRPr="003D0FF6">
        <w:t xml:space="preserve">. 2016, </w:t>
      </w:r>
      <w:r w:rsidRPr="003D0FF6">
        <w:t>合肥工业大学</w:t>
      </w:r>
      <w:r w:rsidRPr="003D0FF6">
        <w:t>.</w:t>
      </w:r>
    </w:p>
    <w:p w:rsidR="003D0FF6" w:rsidRPr="003D0FF6" w:rsidRDefault="003D0FF6" w:rsidP="003D0FF6">
      <w:pPr>
        <w:pStyle w:val="EndNoteBibliography"/>
        <w:ind w:left="720" w:hanging="720"/>
      </w:pPr>
      <w:r w:rsidRPr="003D0FF6">
        <w:t>3.</w:t>
      </w:r>
      <w:r w:rsidRPr="003D0FF6">
        <w:tab/>
      </w:r>
      <w:r w:rsidRPr="003D0FF6">
        <w:t>刘佳</w:t>
      </w:r>
      <w:r w:rsidRPr="003D0FF6">
        <w:t xml:space="preserve">, </w:t>
      </w:r>
      <w:r w:rsidRPr="003D0FF6">
        <w:rPr>
          <w:i/>
        </w:rPr>
        <w:t>三坐标测量机在数控机床配件检测中的应用初探</w:t>
      </w:r>
      <w:r w:rsidRPr="003D0FF6">
        <w:rPr>
          <w:i/>
        </w:rPr>
        <w:t>.</w:t>
      </w:r>
      <w:r w:rsidRPr="003D0FF6">
        <w:t xml:space="preserve"> </w:t>
      </w:r>
      <w:r w:rsidRPr="003D0FF6">
        <w:t>内燃机与配件</w:t>
      </w:r>
      <w:r w:rsidRPr="003D0FF6">
        <w:t>, 2019(04): p. 75-76.</w:t>
      </w:r>
    </w:p>
    <w:p w:rsidR="003D0FF6" w:rsidRPr="003D0FF6" w:rsidRDefault="003D0FF6" w:rsidP="003D0FF6">
      <w:pPr>
        <w:pStyle w:val="EndNoteBibliography"/>
        <w:ind w:left="720" w:hanging="720"/>
      </w:pPr>
      <w:r w:rsidRPr="003D0FF6">
        <w:t>4.</w:t>
      </w:r>
      <w:r w:rsidRPr="003D0FF6">
        <w:tab/>
      </w:r>
      <w:r w:rsidRPr="003D0FF6">
        <w:t>黄文周</w:t>
      </w:r>
      <w:r w:rsidRPr="003D0FF6">
        <w:t xml:space="preserve"> and </w:t>
      </w:r>
      <w:r w:rsidRPr="003D0FF6">
        <w:t>孙福英</w:t>
      </w:r>
      <w:r w:rsidRPr="003D0FF6">
        <w:t xml:space="preserve">, </w:t>
      </w:r>
      <w:r w:rsidRPr="003D0FF6">
        <w:rPr>
          <w:i/>
        </w:rPr>
        <w:t>三坐标测量机在轴承端盖质量检测中的应用</w:t>
      </w:r>
      <w:r w:rsidRPr="003D0FF6">
        <w:rPr>
          <w:i/>
        </w:rPr>
        <w:t>.</w:t>
      </w:r>
      <w:r w:rsidRPr="003D0FF6">
        <w:t xml:space="preserve"> </w:t>
      </w:r>
      <w:r w:rsidRPr="003D0FF6">
        <w:t>时代农机</w:t>
      </w:r>
      <w:r w:rsidRPr="003D0FF6">
        <w:t xml:space="preserve">, 2019. </w:t>
      </w:r>
      <w:r w:rsidRPr="003D0FF6">
        <w:rPr>
          <w:b/>
        </w:rPr>
        <w:t>46</w:t>
      </w:r>
      <w:r w:rsidRPr="003D0FF6">
        <w:t>(02): p. 54+59.</w:t>
      </w:r>
    </w:p>
    <w:p w:rsidR="003D0FF6" w:rsidRPr="003D0FF6" w:rsidRDefault="003D0FF6" w:rsidP="003D0FF6">
      <w:pPr>
        <w:pStyle w:val="EndNoteBibliography"/>
        <w:ind w:left="720" w:hanging="720"/>
      </w:pPr>
      <w:r w:rsidRPr="003D0FF6">
        <w:t>5.</w:t>
      </w:r>
      <w:r w:rsidRPr="003D0FF6">
        <w:tab/>
      </w:r>
      <w:r w:rsidRPr="003D0FF6">
        <w:t>李托拓</w:t>
      </w:r>
      <w:r w:rsidRPr="003D0FF6">
        <w:t xml:space="preserve">, </w:t>
      </w:r>
      <w:r w:rsidRPr="003D0FF6">
        <w:t>胡锋</w:t>
      </w:r>
      <w:r w:rsidRPr="003D0FF6">
        <w:t xml:space="preserve">, and </w:t>
      </w:r>
      <w:r w:rsidRPr="003D0FF6">
        <w:t>耿征</w:t>
      </w:r>
      <w:r w:rsidRPr="003D0FF6">
        <w:t xml:space="preserve">, </w:t>
      </w:r>
      <w:r w:rsidRPr="003D0FF6">
        <w:rPr>
          <w:i/>
        </w:rPr>
        <w:t>基于结构光的三维成像技术</w:t>
      </w:r>
      <w:r w:rsidRPr="003D0FF6">
        <w:rPr>
          <w:i/>
        </w:rPr>
        <w:t>.</w:t>
      </w:r>
      <w:r w:rsidRPr="003D0FF6">
        <w:t xml:space="preserve"> </w:t>
      </w:r>
      <w:r w:rsidRPr="003D0FF6">
        <w:t>网络新媒</w:t>
      </w:r>
      <w:r w:rsidRPr="003D0FF6">
        <w:rPr>
          <w:rFonts w:hint="eastAsia"/>
        </w:rPr>
        <w:t>体技术</w:t>
      </w:r>
      <w:r w:rsidRPr="003D0FF6">
        <w:t xml:space="preserve">, 2012. </w:t>
      </w:r>
      <w:r w:rsidRPr="003D0FF6">
        <w:rPr>
          <w:b/>
        </w:rPr>
        <w:t>1</w:t>
      </w:r>
      <w:r w:rsidRPr="003D0FF6">
        <w:t>(01): p. 22-33.</w:t>
      </w:r>
    </w:p>
    <w:p w:rsidR="003D0FF6" w:rsidRPr="003D0FF6" w:rsidRDefault="003D0FF6" w:rsidP="003D0FF6">
      <w:pPr>
        <w:pStyle w:val="EndNoteBibliography"/>
        <w:ind w:left="720" w:hanging="720"/>
      </w:pPr>
      <w:r w:rsidRPr="003D0FF6">
        <w:t>6.</w:t>
      </w:r>
      <w:r w:rsidRPr="003D0FF6">
        <w:tab/>
        <w:t xml:space="preserve">Bell, T. and S. Zhang, </w:t>
      </w:r>
      <w:r w:rsidRPr="003D0FF6">
        <w:rPr>
          <w:i/>
        </w:rPr>
        <w:t>Toward superfast three-dimensional optical metrology with digital micromirror device platforms.</w:t>
      </w:r>
      <w:r w:rsidRPr="003D0FF6">
        <w:t xml:space="preserve"> Optical Engineering, 2014. </w:t>
      </w:r>
      <w:r w:rsidRPr="003D0FF6">
        <w:rPr>
          <w:b/>
        </w:rPr>
        <w:t>53</w:t>
      </w:r>
      <w:r w:rsidRPr="003D0FF6">
        <w:t>(11): p. 112206.</w:t>
      </w:r>
    </w:p>
    <w:p w:rsidR="003D0FF6" w:rsidRPr="003D0FF6" w:rsidRDefault="003D0FF6" w:rsidP="003D0FF6">
      <w:pPr>
        <w:pStyle w:val="EndNoteBibliography"/>
        <w:ind w:left="720" w:hanging="720"/>
      </w:pPr>
      <w:r w:rsidRPr="003D0FF6">
        <w:t>7.</w:t>
      </w:r>
      <w:r w:rsidRPr="003D0FF6">
        <w:tab/>
      </w:r>
      <w:r w:rsidRPr="003D0FF6">
        <w:t>曹向群</w:t>
      </w:r>
      <w:r w:rsidRPr="003D0FF6">
        <w:t xml:space="preserve"> and </w:t>
      </w:r>
      <w:r w:rsidRPr="003D0FF6">
        <w:t>黄维实</w:t>
      </w:r>
      <w:r w:rsidRPr="003D0FF6">
        <w:t xml:space="preserve">, </w:t>
      </w:r>
      <w:r w:rsidRPr="003D0FF6">
        <w:rPr>
          <w:i/>
        </w:rPr>
        <w:t>莫尔技术的现状和展望</w:t>
      </w:r>
      <w:r w:rsidRPr="003D0FF6">
        <w:rPr>
          <w:i/>
        </w:rPr>
        <w:t>.</w:t>
      </w:r>
      <w:r w:rsidRPr="003D0FF6">
        <w:t xml:space="preserve"> </w:t>
      </w:r>
      <w:r w:rsidRPr="003D0FF6">
        <w:t>光电工程</w:t>
      </w:r>
      <w:r w:rsidRPr="003D0FF6">
        <w:t>, 1990(03): p. 48-56.</w:t>
      </w:r>
    </w:p>
    <w:p w:rsidR="003D0FF6" w:rsidRPr="003D0FF6" w:rsidRDefault="003D0FF6" w:rsidP="003D0FF6">
      <w:pPr>
        <w:pStyle w:val="EndNoteBibliography"/>
        <w:ind w:left="720" w:hanging="720"/>
      </w:pPr>
      <w:r w:rsidRPr="003D0FF6">
        <w:t>8.</w:t>
      </w:r>
      <w:r w:rsidRPr="003D0FF6">
        <w:tab/>
        <w:t xml:space="preserve">Mohammadi, F., </w:t>
      </w:r>
      <w:r w:rsidRPr="003D0FF6">
        <w:rPr>
          <w:i/>
        </w:rPr>
        <w:t>3D optical metrology by digital moiré: Pixel-wise calibration refinement, grid removal, and temporal phase unwrapping.</w:t>
      </w:r>
      <w:r w:rsidRPr="003D0FF6">
        <w:t xml:space="preserve"> 2017.</w:t>
      </w:r>
    </w:p>
    <w:p w:rsidR="003D0FF6" w:rsidRPr="003D0FF6" w:rsidRDefault="003D0FF6" w:rsidP="003D0FF6">
      <w:pPr>
        <w:pStyle w:val="EndNoteBibliography"/>
        <w:ind w:left="720" w:hanging="720"/>
      </w:pPr>
      <w:r w:rsidRPr="003D0FF6">
        <w:t>9.</w:t>
      </w:r>
      <w:r w:rsidRPr="003D0FF6">
        <w:tab/>
        <w:t xml:space="preserve">Lawman, S., et al. </w:t>
      </w:r>
      <w:r w:rsidRPr="003D0FF6">
        <w:rPr>
          <w:i/>
        </w:rPr>
        <w:t>Applications of optical coherence tomography in the non-contact assessment of automotive paints</w:t>
      </w:r>
      <w:r w:rsidRPr="003D0FF6">
        <w:t xml:space="preserve">. in </w:t>
      </w:r>
      <w:r w:rsidRPr="003D0FF6">
        <w:rPr>
          <w:i/>
        </w:rPr>
        <w:t>Optical Measurement Systems for Industrial Inspection X</w:t>
      </w:r>
      <w:r w:rsidRPr="003D0FF6">
        <w:t>. 2017. International Society for Optics and Photonics.</w:t>
      </w:r>
    </w:p>
    <w:p w:rsidR="003D0FF6" w:rsidRPr="003D0FF6" w:rsidRDefault="003D0FF6" w:rsidP="003D0FF6">
      <w:pPr>
        <w:pStyle w:val="EndNoteBibliography"/>
        <w:ind w:left="720" w:hanging="720"/>
      </w:pPr>
      <w:r w:rsidRPr="003D0FF6">
        <w:t>10.</w:t>
      </w:r>
      <w:r w:rsidRPr="003D0FF6">
        <w:tab/>
      </w:r>
      <w:r w:rsidRPr="003D0FF6">
        <w:t>丁一飞</w:t>
      </w:r>
      <w:r w:rsidRPr="003D0FF6">
        <w:t xml:space="preserve">, </w:t>
      </w:r>
      <w:r w:rsidRPr="003D0FF6">
        <w:rPr>
          <w:i/>
        </w:rPr>
        <w:t>数字光栅投影测量关键技术研究</w:t>
      </w:r>
      <w:r w:rsidRPr="003D0FF6">
        <w:t xml:space="preserve">. 2016, </w:t>
      </w:r>
      <w:r w:rsidRPr="003D0FF6">
        <w:t>合肥工业大学</w:t>
      </w:r>
      <w:r w:rsidRPr="003D0FF6">
        <w:t>.</w:t>
      </w:r>
    </w:p>
    <w:p w:rsidR="003D0FF6" w:rsidRPr="003D0FF6" w:rsidRDefault="003D0FF6" w:rsidP="003D0FF6">
      <w:pPr>
        <w:pStyle w:val="EndNoteBibliography"/>
        <w:ind w:left="720" w:hanging="720"/>
      </w:pPr>
      <w:r w:rsidRPr="003D0FF6">
        <w:t>11.</w:t>
      </w:r>
      <w:r w:rsidRPr="003D0FF6">
        <w:tab/>
        <w:t xml:space="preserve">Warden, R. and S. Al Ratrout, </w:t>
      </w:r>
      <w:r w:rsidRPr="003D0FF6">
        <w:rPr>
          <w:i/>
        </w:rPr>
        <w:t>Moiré Contours for Documenting Petroglyphs at Montezuma Castle.</w:t>
      </w:r>
      <w:r w:rsidRPr="003D0FF6">
        <w:t xml:space="preserve"> 2005.</w:t>
      </w:r>
    </w:p>
    <w:p w:rsidR="003D0FF6" w:rsidRPr="003D0FF6" w:rsidRDefault="003D0FF6" w:rsidP="003D0FF6">
      <w:pPr>
        <w:pStyle w:val="EndNoteBibliography"/>
        <w:ind w:left="720" w:hanging="720"/>
      </w:pPr>
      <w:r w:rsidRPr="003D0FF6">
        <w:t>12.</w:t>
      </w:r>
      <w:r w:rsidRPr="003D0FF6">
        <w:tab/>
        <w:t xml:space="preserve">Gorthi, S.S. and P. Rastogi, </w:t>
      </w:r>
      <w:r w:rsidRPr="003D0FF6">
        <w:rPr>
          <w:i/>
        </w:rPr>
        <w:t>Fringe projection techniques: whither we are?</w:t>
      </w:r>
      <w:r w:rsidRPr="003D0FF6">
        <w:t xml:space="preserve"> Optics and lasers in engineering, 2010. </w:t>
      </w:r>
      <w:r w:rsidRPr="003D0FF6">
        <w:rPr>
          <w:b/>
        </w:rPr>
        <w:t>48</w:t>
      </w:r>
      <w:r w:rsidRPr="003D0FF6">
        <w:t>(ARTICLE): p. 133-140.</w:t>
      </w:r>
    </w:p>
    <w:p w:rsidR="003D0FF6" w:rsidRPr="003D0FF6" w:rsidRDefault="003D0FF6" w:rsidP="003D0FF6">
      <w:pPr>
        <w:pStyle w:val="EndNoteBibliography"/>
        <w:ind w:left="720" w:hanging="720"/>
      </w:pPr>
      <w:r w:rsidRPr="003D0FF6">
        <w:t>13.</w:t>
      </w:r>
      <w:r w:rsidRPr="003D0FF6">
        <w:tab/>
      </w:r>
      <w:r w:rsidRPr="003D0FF6">
        <w:t>朱丽君</w:t>
      </w:r>
      <w:r w:rsidRPr="003D0FF6">
        <w:t xml:space="preserve">, </w:t>
      </w:r>
      <w:r w:rsidRPr="003D0FF6">
        <w:rPr>
          <w:i/>
        </w:rPr>
        <w:t>数字莫尔条纹三维面形测量技术研究</w:t>
      </w:r>
      <w:r w:rsidRPr="003D0FF6">
        <w:t xml:space="preserve">. 2016, </w:t>
      </w:r>
      <w:r w:rsidRPr="003D0FF6">
        <w:t>山东大学</w:t>
      </w:r>
      <w:r w:rsidRPr="003D0FF6">
        <w:t>.</w:t>
      </w:r>
    </w:p>
    <w:p w:rsidR="003D0FF6" w:rsidRPr="003D0FF6" w:rsidRDefault="003D0FF6" w:rsidP="003D0FF6">
      <w:pPr>
        <w:pStyle w:val="EndNoteBibliography"/>
        <w:ind w:left="720" w:hanging="720"/>
      </w:pPr>
      <w:r w:rsidRPr="003D0FF6">
        <w:t>14.</w:t>
      </w:r>
      <w:r w:rsidRPr="003D0FF6">
        <w:tab/>
        <w:t xml:space="preserve">Nishijima, Y. and G. Oster, </w:t>
      </w:r>
      <w:r w:rsidRPr="003D0FF6">
        <w:rPr>
          <w:i/>
        </w:rPr>
        <w:t>Moiré patterns: their application to refractive index and refractive index gradient measurements.</w:t>
      </w:r>
      <w:r w:rsidRPr="003D0FF6">
        <w:t xml:space="preserve"> JOSA, 1964. </w:t>
      </w:r>
      <w:r w:rsidRPr="003D0FF6">
        <w:rPr>
          <w:b/>
        </w:rPr>
        <w:t>54</w:t>
      </w:r>
      <w:r w:rsidRPr="003D0FF6">
        <w:t>(1): p. 1-5.</w:t>
      </w:r>
    </w:p>
    <w:p w:rsidR="003D0FF6" w:rsidRPr="003D0FF6" w:rsidRDefault="003D0FF6" w:rsidP="003D0FF6">
      <w:pPr>
        <w:pStyle w:val="EndNoteBibliography"/>
        <w:ind w:left="720" w:hanging="720"/>
      </w:pPr>
      <w:r w:rsidRPr="003D0FF6">
        <w:t>15.</w:t>
      </w:r>
      <w:r w:rsidRPr="003D0FF6">
        <w:tab/>
        <w:t xml:space="preserve">Amidror, I. and R.D. Hersch, </w:t>
      </w:r>
      <w:r w:rsidRPr="003D0FF6">
        <w:rPr>
          <w:i/>
        </w:rPr>
        <w:t>Mathematical moiré models and their limitations.</w:t>
      </w:r>
      <w:r w:rsidRPr="003D0FF6">
        <w:t xml:space="preserve"> Journal of Modern Optics, 2010. </w:t>
      </w:r>
      <w:r w:rsidRPr="003D0FF6">
        <w:rPr>
          <w:b/>
        </w:rPr>
        <w:t>57</w:t>
      </w:r>
      <w:r w:rsidRPr="003D0FF6">
        <w:t>(1): p. 23-36.</w:t>
      </w:r>
    </w:p>
    <w:p w:rsidR="003D0FF6" w:rsidRPr="003D0FF6" w:rsidRDefault="003D0FF6" w:rsidP="003D0FF6">
      <w:pPr>
        <w:pStyle w:val="EndNoteBibliography"/>
        <w:ind w:left="720" w:hanging="720"/>
      </w:pPr>
      <w:r w:rsidRPr="003D0FF6">
        <w:t>16.</w:t>
      </w:r>
      <w:r w:rsidRPr="003D0FF6">
        <w:tab/>
        <w:t xml:space="preserve">Creath, K. and J. Wyant, </w:t>
      </w:r>
      <w:r w:rsidRPr="003D0FF6">
        <w:rPr>
          <w:i/>
        </w:rPr>
        <w:t>Moiré and fringe projection techniques.</w:t>
      </w:r>
      <w:r w:rsidRPr="003D0FF6">
        <w:t xml:space="preserve"> Optical shop testing, 1992. </w:t>
      </w:r>
      <w:r w:rsidRPr="003D0FF6">
        <w:rPr>
          <w:b/>
        </w:rPr>
        <w:t>2</w:t>
      </w:r>
      <w:r w:rsidRPr="003D0FF6">
        <w:t>: p. 653-685.</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74" w:name="_Toc9065216"/>
      <w:bookmarkStart w:id="75" w:name="_Toc9109029"/>
      <w:bookmarkStart w:id="76" w:name="_Toc294175617"/>
      <w:bookmarkEnd w:id="72"/>
      <w:bookmarkEnd w:id="73"/>
      <w:r w:rsidRPr="00221469">
        <w:rPr>
          <w:rFonts w:hint="eastAsia"/>
        </w:rPr>
        <w:t>致谢</w:t>
      </w:r>
      <w:bookmarkEnd w:id="74"/>
      <w:bookmarkEnd w:id="75"/>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E164F4" w:rsidRDefault="00221469"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高老师在论文写作，答辩ppt制作方面，给出了宝贵且实用的建议。</w:t>
      </w:r>
    </w:p>
    <w:p w:rsidR="00E164F4" w:rsidRPr="00E164F4" w:rsidRDefault="00E164F4" w:rsidP="00E164F4">
      <w:pPr>
        <w:spacing w:line="440" w:lineRule="exact"/>
        <w:ind w:firstLineChars="200" w:firstLine="480"/>
        <w:jc w:val="left"/>
        <w:rPr>
          <w:rFonts w:ascii="宋体" w:hAnsi="宋体"/>
          <w:szCs w:val="20"/>
        </w:rPr>
      </w:pPr>
      <w:r>
        <w:rPr>
          <w:rFonts w:ascii="宋体" w:hAnsi="宋体" w:hint="eastAsia"/>
          <w:szCs w:val="20"/>
        </w:rPr>
        <w:t>此外，向提供</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77" w:name="_Toc9065217"/>
      <w:bookmarkStart w:id="78" w:name="_Toc9109030"/>
      <w:r w:rsidRPr="00B84FDF">
        <w:rPr>
          <w:rFonts w:hint="eastAsia"/>
        </w:rPr>
        <w:t>附录</w:t>
      </w:r>
      <w:bookmarkEnd w:id="76"/>
      <w:bookmarkEnd w:id="77"/>
      <w:bookmarkEnd w:id="78"/>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79" w:name="_Toc294175618"/>
      <w:r w:rsidRPr="00FF2496">
        <w:rPr>
          <w:noProof/>
        </w:rPr>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79"/>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23"/>
      <w:footerReference w:type="default" r:id="rId24"/>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29D2" w:rsidRDefault="003529D2">
      <w:r>
        <w:separator/>
      </w:r>
    </w:p>
  </w:endnote>
  <w:endnote w:type="continuationSeparator" w:id="0">
    <w:p w:rsidR="003529D2" w:rsidRDefault="003529D2">
      <w:r>
        <w:continuationSeparator/>
      </w:r>
    </w:p>
  </w:endnote>
  <w:endnote w:id="1">
    <w:p w:rsidR="003529D2" w:rsidRDefault="003529D2">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3529D2" w:rsidRDefault="003529D2">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3529D2" w:rsidRDefault="003529D2">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29D2" w:rsidRPr="004D7C9D" w:rsidRDefault="003529D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3529D2" w:rsidRDefault="003529D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29D2" w:rsidRPr="00C45D09" w:rsidRDefault="003529D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D0FF6" w:rsidRPr="003D0FF6">
      <w:rPr>
        <w:noProof/>
        <w:sz w:val="21"/>
        <w:szCs w:val="21"/>
        <w:lang w:val="zh-CN"/>
      </w:rPr>
      <w:t>11</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29D2" w:rsidRDefault="003529D2">
      <w:r>
        <w:separator/>
      </w:r>
    </w:p>
  </w:footnote>
  <w:footnote w:type="continuationSeparator" w:id="0">
    <w:p w:rsidR="003529D2" w:rsidRDefault="003529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29D2" w:rsidRPr="00C45D09" w:rsidRDefault="003529D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604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F9B"/>
    <w:rsid w:val="000272C5"/>
    <w:rsid w:val="0003032F"/>
    <w:rsid w:val="0003180F"/>
    <w:rsid w:val="00032A39"/>
    <w:rsid w:val="000330A0"/>
    <w:rsid w:val="00033351"/>
    <w:rsid w:val="000342C4"/>
    <w:rsid w:val="0003526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4CD2"/>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6D1B"/>
    <w:rsid w:val="00BA7271"/>
    <w:rsid w:val="00BB003B"/>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84E"/>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04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E154A-2BFD-4610-AB2B-8B0EA23E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0</Pages>
  <Words>6363</Words>
  <Characters>20927</Characters>
  <Application>Microsoft Office Word</Application>
  <DocSecurity>0</DocSecurity>
  <Lines>996</Lines>
  <Paragraphs>634</Paragraphs>
  <ScaleCrop>false</ScaleCrop>
  <Company>www.ftpdown.com</Company>
  <LinksUpToDate>false</LinksUpToDate>
  <CharactersWithSpaces>26656</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5</cp:revision>
  <cp:lastPrinted>2019-05-19T10:38:00Z</cp:lastPrinted>
  <dcterms:created xsi:type="dcterms:W3CDTF">2019-05-20T01:37:00Z</dcterms:created>
  <dcterms:modified xsi:type="dcterms:W3CDTF">2019-05-2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